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31BCEF98">
            <wp:extent cx="6174302" cy="3858768"/>
            <wp:effectExtent l="0" t="0" r="0" b="254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35081" cy="3896753"/>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08FA9C55"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lastRenderedPageBreak/>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w:t>
      </w:r>
      <w:proofErr w:type="gramStart"/>
      <w:r>
        <w:rPr>
          <w:lang w:val="en-US"/>
        </w:rPr>
        <w:t>policymakers</w:t>
      </w:r>
      <w:proofErr w:type="gramEnd"/>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20CE05CF"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02402E">
      <w:pPr>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77777777"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 welfare state reforms with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lastRenderedPageBreak/>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798051DD" w:rsidR="00596C15" w:rsidRDefault="00697B26" w:rsidP="00A94E98">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Pr>
          <w:lang w:val="en-US"/>
        </w:rPr>
        <w:t>trends</w:t>
      </w:r>
      <w:r>
        <w:t xml:space="preserve"> in welfare generosity over time.</w:t>
      </w:r>
      <w:r w:rsidRPr="003B486C">
        <w:rPr>
          <w:lang w:val="en-US"/>
        </w:rPr>
        <w:t xml:space="preserve"> </w:t>
      </w:r>
      <w:r>
        <w:rPr>
          <w:lang w:val="en-US"/>
        </w:rPr>
        <w:t>Each</w:t>
      </w:r>
      <w:r w:rsidRPr="003B486C">
        <w:rPr>
          <w:lang w:val="en-US"/>
        </w:rPr>
        <w:t xml:space="preserve"> unit </w:t>
      </w:r>
      <w:r>
        <w:rPr>
          <w:lang w:val="en-US"/>
        </w:rPr>
        <w:t xml:space="preserve">of </w:t>
      </w:r>
      <w:r w:rsidRPr="003B486C">
        <w:rPr>
          <w:lang w:val="en-US"/>
        </w:rPr>
        <w:t>observation of the database</w:t>
      </w:r>
      <w:r>
        <w:rPr>
          <w:lang w:val="en-US"/>
        </w:rPr>
        <w:t xml:space="preserve"> </w:t>
      </w:r>
      <w:r w:rsidRPr="003B486C">
        <w:rPr>
          <w:lang w:val="en-US"/>
        </w:rPr>
        <w:t xml:space="preserve">records </w:t>
      </w:r>
      <w:r>
        <w:rPr>
          <w:lang w:val="en-US"/>
        </w:rPr>
        <w:t>the preferences of different income groups within a country at a given year towards a specific welfare policy</w:t>
      </w:r>
      <w:r w:rsidRPr="003B486C">
        <w:rPr>
          <w:lang w:val="en-US"/>
        </w:rPr>
        <w:t xml:space="preserve"> as</w:t>
      </w:r>
      <w:r>
        <w:rPr>
          <w:lang w:val="en-US"/>
        </w:rPr>
        <w:t xml:space="preserve"> well as the</w:t>
      </w:r>
      <w:r w:rsidRPr="003B486C">
        <w:rPr>
          <w:lang w:val="en-US"/>
        </w:rPr>
        <w:t xml:space="preserve"> changes in the </w:t>
      </w:r>
      <w:proofErr w:type="gramStart"/>
      <w:r w:rsidRPr="003B486C">
        <w:rPr>
          <w:lang w:val="en-US"/>
        </w:rPr>
        <w:t>particular welfare</w:t>
      </w:r>
      <w:proofErr w:type="gramEnd"/>
      <w:r w:rsidRPr="003B486C">
        <w:rPr>
          <w:lang w:val="en-US"/>
        </w:rPr>
        <w:t xml:space="preserve"> sectors, namely unemployment, pension, and health care.</w:t>
      </w:r>
      <w:r w:rsidR="00374FF2">
        <w:rPr>
          <w:lang w:val="en-US"/>
        </w:rPr>
        <w:t xml:space="preserve"> Additionally, the database contains several economic variables that potentially confound with the change in welfare generosity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77777777" w:rsidR="00B62F51" w:rsidRDefault="00B62F51" w:rsidP="00596C15">
      <w:pPr>
        <w:rPr>
          <w:lang w:val="en-US"/>
        </w:rPr>
      </w:pPr>
    </w:p>
    <w:p w14:paraId="78AE4A38" w14:textId="46C8D50B" w:rsidR="00A94E98" w:rsidRDefault="00A94E98" w:rsidP="00596C15">
      <w:pPr>
        <w:rPr>
          <w:lang w:val="en-US"/>
        </w:rPr>
      </w:pPr>
    </w:p>
    <w:p w14:paraId="3EAFC345" w14:textId="4763FC9B" w:rsidR="00A94E98" w:rsidRDefault="00D83E11" w:rsidP="00596C15">
      <w:pPr>
        <w:rPr>
          <w:lang w:val="en-US"/>
        </w:rPr>
      </w:pPr>
      <w:r>
        <w:rPr>
          <w:noProof/>
          <w:lang w:val="en-US"/>
        </w:rPr>
        <w:drawing>
          <wp:inline distT="0" distB="0" distL="0" distR="0" wp14:anchorId="61DE944F" wp14:editId="29FF6B6C">
            <wp:extent cx="5731510" cy="3212465"/>
            <wp:effectExtent l="0" t="0" r="0" b="635"/>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212465"/>
                    </a:xfrm>
                    <a:prstGeom prst="rect">
                      <a:avLst/>
                    </a:prstGeom>
                  </pic:spPr>
                </pic:pic>
              </a:graphicData>
            </a:graphic>
          </wp:inline>
        </w:drawing>
      </w: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3552DDD0" w14:textId="0A385CE8" w:rsidR="007D6D0F" w:rsidRDefault="00A94E98" w:rsidP="00A94E98">
      <w:pPr>
        <w:rPr>
          <w:noProof/>
          <w:lang w:val="en-US"/>
        </w:rPr>
      </w:pPr>
      <w:r w:rsidRPr="00A94E98">
        <w:rPr>
          <w:lang w:val="en-US"/>
        </w:rPr>
        <w:lastRenderedPageBreak/>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Pr>
          <w:lang w:val="en-US"/>
        </w:rPr>
        <w:br/>
      </w:r>
      <w:r w:rsidR="00752771">
        <w:rPr>
          <w:lang w:val="en-US"/>
        </w:rPr>
        <w:br/>
      </w:r>
      <w:r w:rsidR="00697B26">
        <w:rPr>
          <w:lang w:val="en-US"/>
        </w:rPr>
        <w:br/>
      </w:r>
      <w:r w:rsidR="00D83E11">
        <w:rPr>
          <w:noProof/>
          <w:lang w:val="en-US"/>
        </w:rPr>
        <w:t xml:space="preserve"> </w:t>
      </w:r>
    </w:p>
    <w:p w14:paraId="0FFD5CD8" w14:textId="0C0C8043" w:rsidR="00D83E11" w:rsidRDefault="00D83E11" w:rsidP="00A94E98">
      <w:pPr>
        <w:rPr>
          <w:lang w:val="en-US"/>
        </w:rPr>
      </w:pPr>
      <w:r>
        <w:rPr>
          <w:noProof/>
          <w:lang w:val="en-US"/>
        </w:rPr>
        <w:drawing>
          <wp:inline distT="0" distB="0" distL="0" distR="0" wp14:anchorId="56A1533E" wp14:editId="0603679D">
            <wp:extent cx="5715000" cy="3400128"/>
            <wp:effectExtent l="0" t="0" r="0" b="3810"/>
            <wp:docPr id="2053210104" name="Picture 13"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210104" name="Picture 13" descr="A picture containing text, screenshot, font, number&#10;&#10;Description automatically generated"/>
                    <pic:cNvPicPr/>
                  </pic:nvPicPr>
                  <pic:blipFill rotWithShape="1">
                    <a:blip r:embed="rId10">
                      <a:extLst>
                        <a:ext uri="{28A0092B-C50C-407E-A947-70E740481C1C}">
                          <a14:useLocalDpi xmlns:a14="http://schemas.microsoft.com/office/drawing/2010/main" val="0"/>
                        </a:ext>
                      </a:extLst>
                    </a:blip>
                    <a:srcRect t="7681"/>
                    <a:stretch/>
                  </pic:blipFill>
                  <pic:spPr bwMode="auto">
                    <a:xfrm>
                      <a:off x="0" y="0"/>
                      <a:ext cx="5715000" cy="3400128"/>
                    </a:xfrm>
                    <a:prstGeom prst="rect">
                      <a:avLst/>
                    </a:prstGeom>
                    <a:ln>
                      <a:noFill/>
                    </a:ln>
                    <a:extLst>
                      <a:ext uri="{53640926-AAD7-44D8-BBD7-CCE9431645EC}">
                        <a14:shadowObscured xmlns:a14="http://schemas.microsoft.com/office/drawing/2010/main"/>
                      </a:ext>
                    </a:extLst>
                  </pic:spPr>
                </pic:pic>
              </a:graphicData>
            </a:graphic>
          </wp:inline>
        </w:drawing>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078FD12F" w:rsidR="00076A9D" w:rsidRDefault="00752771" w:rsidP="0082371D">
      <w:pPr>
        <w:pStyle w:val="Default"/>
        <w:rPr>
          <w:lang w:val="en-US"/>
        </w:rPr>
      </w:pPr>
      <w:r>
        <w:rPr>
          <w:lang w:val="en-US"/>
        </w:rPr>
        <w:t xml:space="preserve">In table 1 </w:t>
      </w:r>
      <w:proofErr w:type="spellStart"/>
      <w:r w:rsidR="00D83E11">
        <w:rPr>
          <w:lang w:val="en-US"/>
        </w:rPr>
        <w:t>dispalys</w:t>
      </w:r>
      <w:proofErr w:type="spellEnd"/>
      <w:r>
        <w:rPr>
          <w:lang w:val="en-US"/>
        </w:rPr>
        <w:t xml:space="preserve"> the summary statistics for the variables used in the statistical analysis. The preferences of the different income groups range from -100 to 100 to represent the average preference for less or more spending on welfare by one income group.</w:t>
      </w:r>
      <w:r w:rsidR="00076A9D">
        <w:rPr>
          <w:lang w:val="en-US"/>
        </w:rPr>
        <w:t xml:space="preserve"> 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2A6AD674" w14:textId="644036F6" w:rsidR="00076A9D" w:rsidRDefault="00752771" w:rsidP="0082371D">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capital mobility 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Pr>
          <w:lang w:val="en-US"/>
        </w:rPr>
        <w:t>state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 xml:space="preserve">. </w:t>
      </w:r>
      <w:r w:rsidR="00076A9D">
        <w:rPr>
          <w:lang w:val="en-US"/>
        </w:rPr>
        <w:t xml:space="preserve"> M</w:t>
      </w:r>
      <w:r w:rsidRPr="00752771">
        <w:rPr>
          <w:lang w:val="en-US"/>
        </w:rPr>
        <w:t xml:space="preserve">obile 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w:t>
      </w:r>
      <w:r w:rsidR="0082371D">
        <w:rPr>
          <w:lang w:val="en-US"/>
        </w:rPr>
        <w:lastRenderedPageBreak/>
        <w:t xml:space="preserve">capital mobility has led to welfare state outcomes that are relatively more aligned to the preferences of the rich in comparison to the poor. </w:t>
      </w:r>
    </w:p>
    <w:p w14:paraId="1A43AD8C" w14:textId="77777777" w:rsidR="00D83E11" w:rsidRDefault="00D83E11" w:rsidP="0082371D">
      <w:pPr>
        <w:pStyle w:val="Default"/>
        <w:rPr>
          <w:lang w:val="en-US"/>
        </w:rPr>
      </w:pPr>
    </w:p>
    <w:p w14:paraId="77DDCD84" w14:textId="77777777" w:rsidR="00D83E11" w:rsidRPr="00D83E11" w:rsidRDefault="00D83E11" w:rsidP="00D83E11">
      <w:pPr>
        <w:pStyle w:val="Default"/>
        <w:rPr>
          <w:lang w:val="en-US"/>
        </w:rPr>
      </w:pP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5B083F">
      <w:pPr>
        <w:ind w:left="720" w:hanging="720"/>
        <w:rPr>
          <w:lang w:val="en-US"/>
        </w:rPr>
      </w:pPr>
      <w:r>
        <w:rPr>
          <w:lang w:val="en-US"/>
        </w:rPr>
        <w:t>Model:</w:t>
      </w:r>
    </w:p>
    <w:p w14:paraId="744D0BF2" w14:textId="5583A414"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 xml:space="preserve">not. </w:t>
      </w:r>
      <w:r w:rsidR="001628D4">
        <w:rPr>
          <w:lang w:val="en-US"/>
        </w:rPr>
        <w:t xml:space="preserve">The authors describe </w:t>
      </w:r>
      <w:r w:rsidR="001628D4" w:rsidRPr="001628D4">
        <w:rPr>
          <w:lang w:val="en-US"/>
        </w:rPr>
        <w:t>political economics of welfare state reform in industrialized democracies as showing real but unequal representation for its residents.</w:t>
      </w:r>
      <w:r w:rsidR="001628D4">
        <w:rPr>
          <w:lang w:val="en-US"/>
        </w:rPr>
        <w:t xml:space="preserve"> </w:t>
      </w:r>
      <w:r w:rsidR="005B083F">
        <w:rPr>
          <w:lang w:val="en-US"/>
        </w:rPr>
        <w:t>T</w:t>
      </w:r>
      <w:r w:rsidR="00E129F0">
        <w:rPr>
          <w:lang w:val="en-US"/>
        </w:rPr>
        <w:t xml:space="preserve">his paper will also deploy a random intercept model to assess whether capital mobility has led to unequal policy responsiveness in welfare state changes. </w:t>
      </w:r>
      <w:r w:rsidR="001628D4">
        <w:rPr>
          <w:lang w:val="en-US"/>
        </w:rPr>
        <w:t xml:space="preserve">In this example, a random intercept model, also known as a mixed-effects model, accounts for the clustering of observations among countries. </w:t>
      </w:r>
    </w:p>
    <w:p w14:paraId="3ADD23AE" w14:textId="77777777" w:rsidR="00D83E11" w:rsidRDefault="00D83E11" w:rsidP="00D83E11">
      <w:pPr>
        <w:rPr>
          <w:lang w:val="en-US"/>
        </w:rPr>
      </w:pPr>
    </w:p>
    <w:p w14:paraId="18267717" w14:textId="14D96D91" w:rsidR="00D83E11"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5379FF31" w14:textId="77777777" w:rsidR="00D83E11" w:rsidRDefault="00D83E11" w:rsidP="00D83E11">
      <w:pPr>
        <w:rPr>
          <w:lang w:val="en-US"/>
        </w:rPr>
      </w:pPr>
    </w:p>
    <w:p w14:paraId="3C848090" w14:textId="247FA402" w:rsidR="00D83E11" w:rsidRDefault="005B083F" w:rsidP="00D83E11">
      <w:pPr>
        <w:rPr>
          <w:lang w:val="en-GB"/>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this paper discovers a 99.9 percent likelihood of non-constant error variance (h</w:t>
      </w:r>
      <w:r w:rsidRPr="005B083F">
        <w:rPr>
          <w:lang w:val="en-US"/>
        </w:rPr>
        <w:t>eteroscedasticity</w:t>
      </w:r>
      <w:r>
        <w:rPr>
          <w:lang w:val="en-US"/>
        </w:rPr>
        <w:t xml:space="preserve">). Since the dataset contains multiple observations for each country, the size of the error terms for the predicted </w:t>
      </w:r>
      <w:r>
        <w:rPr>
          <w:lang w:val="en-US"/>
        </w:rPr>
        <w:lastRenderedPageBreak/>
        <w:t xml:space="preserve">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Pr>
          <w:lang w:val="en-US"/>
        </w:rPr>
        <w:br/>
      </w:r>
    </w:p>
    <w:p w14:paraId="39366900" w14:textId="77777777" w:rsidR="00D83E11" w:rsidRPr="00D83E11" w:rsidRDefault="00D83E11" w:rsidP="00D83E11">
      <w:pPr>
        <w:pStyle w:val="Default"/>
        <w:rPr>
          <w:lang w:val="en-US"/>
        </w:rPr>
      </w:pPr>
      <w:r w:rsidRPr="00D83E11">
        <w:rPr>
          <w:lang w:val="en-US"/>
        </w:rPr>
        <w:t xml:space="preserve">There are two important adjustments to </w:t>
      </w:r>
      <w:proofErr w:type="spellStart"/>
      <w:r w:rsidRPr="00D83E11">
        <w:rPr>
          <w:lang w:val="en-US"/>
        </w:rPr>
        <w:t>Schakel</w:t>
      </w:r>
      <w:proofErr w:type="spellEnd"/>
      <w:r w:rsidRPr="00D83E11">
        <w:rPr>
          <w:lang w:val="en-US"/>
        </w:rPr>
        <w:t xml:space="preserve"> et al. (2020)’s model that this paper makes. </w:t>
      </w:r>
    </w:p>
    <w:p w14:paraId="7767049B" w14:textId="77777777" w:rsidR="00D83E11" w:rsidRPr="00D83E11" w:rsidRDefault="00D83E11" w:rsidP="00D83E11">
      <w:pPr>
        <w:pStyle w:val="Default"/>
        <w:rPr>
          <w:lang w:val="en-US"/>
        </w:rPr>
      </w:pP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628A5D2" w14:textId="77777777" w:rsidR="00D83E11" w:rsidRPr="00D83E11" w:rsidRDefault="00D83E11" w:rsidP="00D83E11">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06E3857" w14:textId="77777777" w:rsidR="00D83E11" w:rsidRPr="00D83E11" w:rsidRDefault="00D83E11" w:rsidP="00D83E11">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3F742D49" w14:textId="77777777" w:rsidR="00D83E11" w:rsidRPr="00D83E11" w:rsidRDefault="00D83E11" w:rsidP="00D83E11">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66FA0E87" w14:textId="77777777" w:rsidR="00D83E11" w:rsidRPr="00D83E11" w:rsidRDefault="00D83E11" w:rsidP="00D83E11">
      <w:pPr>
        <w:pStyle w:val="Default"/>
        <w:rPr>
          <w:lang w:val="en-US"/>
        </w:rPr>
      </w:pPr>
      <w:r w:rsidRPr="00D83E11">
        <w:rPr>
          <w:lang w:val="en-US"/>
        </w:rPr>
        <w:t>multivariate models when preferences between income groups are highly correlated. As</w:t>
      </w:r>
    </w:p>
    <w:p w14:paraId="220C360C" w14:textId="77777777" w:rsidR="00D83E11" w:rsidRPr="00D83E11" w:rsidRDefault="00D83E11" w:rsidP="00D83E11">
      <w:pPr>
        <w:pStyle w:val="Default"/>
        <w:rPr>
          <w:lang w:val="en-US"/>
        </w:rPr>
      </w:pPr>
      <w:r w:rsidRPr="00D83E11">
        <w:rPr>
          <w:lang w:val="en-US"/>
        </w:rPr>
        <w:t>shown in the appendix, the preferences between the rich and the poor are highly correlated.</w:t>
      </w:r>
    </w:p>
    <w:p w14:paraId="49823E81" w14:textId="3358BE22" w:rsidR="00D83E11" w:rsidRPr="00D83E11" w:rsidRDefault="00D83E11" w:rsidP="00D83E11">
      <w:pPr>
        <w:pStyle w:val="Default"/>
        <w:rPr>
          <w:lang w:val="en-US"/>
        </w:rPr>
      </w:pPr>
      <w:r w:rsidRPr="00D83E11">
        <w:rPr>
          <w:lang w:val="en-US"/>
        </w:rPr>
        <w:t xml:space="preserve">To accurately represent degrees of differential responsiveness, this paper will run </w:t>
      </w:r>
      <w:proofErr w:type="gramStart"/>
      <w:r w:rsidRPr="00D83E11">
        <w:rPr>
          <w:lang w:val="en-US"/>
        </w:rPr>
        <w:t>several</w:t>
      </w:r>
      <w:proofErr w:type="gramEnd"/>
    </w:p>
    <w:p w14:paraId="24A4B408" w14:textId="77777777" w:rsidR="00D83E11" w:rsidRPr="00D83E11" w:rsidRDefault="00D83E11" w:rsidP="00D83E11">
      <w:pPr>
        <w:pStyle w:val="Default"/>
        <w:rPr>
          <w:lang w:val="en-US"/>
        </w:rPr>
      </w:pPr>
      <w:r w:rsidRPr="00D83E11">
        <w:rPr>
          <w:lang w:val="en-US"/>
        </w:rPr>
        <w:t xml:space="preserve">bivariate regression and assess the influence of each income group on welfare state </w:t>
      </w:r>
      <w:proofErr w:type="gramStart"/>
      <w:r w:rsidRPr="00D83E11">
        <w:rPr>
          <w:lang w:val="en-US"/>
        </w:rPr>
        <w:t>changes</w:t>
      </w:r>
      <w:proofErr w:type="gramEnd"/>
    </w:p>
    <w:p w14:paraId="17AD0321" w14:textId="08EC437A" w:rsidR="00D83E11" w:rsidRDefault="00D83E11" w:rsidP="00D83E11">
      <w:pPr>
        <w:pStyle w:val="Default"/>
        <w:rPr>
          <w:lang w:val="en-US"/>
        </w:rPr>
      </w:pPr>
      <w:r w:rsidRPr="00D83E11">
        <w:rPr>
          <w:lang w:val="en-US"/>
        </w:rPr>
        <w:t xml:space="preserve">independently. Additionally, examining the diagnostics of the model run by </w:t>
      </w:r>
      <w:proofErr w:type="spellStart"/>
      <w:r w:rsidRPr="00D83E11">
        <w:rPr>
          <w:lang w:val="en-US"/>
        </w:rPr>
        <w:t>Schakel</w:t>
      </w:r>
      <w:proofErr w:type="spellEnd"/>
      <w:r w:rsidRPr="00D83E11">
        <w:rPr>
          <w:lang w:val="en-US"/>
        </w:rPr>
        <w:t xml:space="preserve"> et al (2020), one can observe how the authors included a substantial outlier that exerts 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 has a relatively small effect on the size of the coefficients. However, the outlier reduces the significance level from 95% to 90% for some</w:t>
      </w:r>
      <w:r>
        <w:rPr>
          <w:lang w:val="en-US"/>
        </w:rPr>
        <w:t xml:space="preserve"> of the observed coefficients.</w:t>
      </w:r>
      <w:r w:rsidR="00387916">
        <w:rPr>
          <w:lang w:val="en-US"/>
        </w:rPr>
        <w:br/>
      </w:r>
      <w:r w:rsidR="00366650">
        <w:rPr>
          <w:lang w:val="en-US"/>
        </w:rPr>
        <w:br/>
      </w:r>
      <w:r w:rsidR="00387916">
        <w:rPr>
          <w:lang w:val="en-US"/>
        </w:rPr>
        <w:t>Figure 2 displays the regression output of the</w:t>
      </w:r>
      <w:r w:rsidR="005E5252">
        <w:rPr>
          <w:lang w:val="en-US"/>
        </w:rPr>
        <w:t xml:space="preserve"> bivariate</w:t>
      </w:r>
      <w:r w:rsidR="00387916">
        <w:rPr>
          <w:lang w:val="en-US"/>
        </w:rPr>
        <w:t xml:space="preserve"> random intercept models </w:t>
      </w:r>
      <w:r w:rsidR="005E5252">
        <w:rPr>
          <w:lang w:val="en-US"/>
        </w:rPr>
        <w:t>that regress</w:t>
      </w:r>
      <w:r w:rsidR="003A5781">
        <w:rPr>
          <w:lang w:val="en-US"/>
        </w:rPr>
        <w:t xml:space="preserve">es </w:t>
      </w:r>
      <w:r w:rsidR="003A5781">
        <w:rPr>
          <w:lang w:val="en-US"/>
        </w:rPr>
        <w:t>average change in welfare</w:t>
      </w:r>
      <w:r w:rsidR="003A5781">
        <w:rPr>
          <w:lang w:val="en-US"/>
        </w:rPr>
        <w:t xml:space="preserve"> </w:t>
      </w:r>
      <w:r w:rsidR="005E5252">
        <w:rPr>
          <w:lang w:val="en-US"/>
        </w:rPr>
        <w:t>on the</w:t>
      </w:r>
      <w:r w:rsidR="003A5781">
        <w:rPr>
          <w:lang w:val="en-US"/>
        </w:rPr>
        <w:t xml:space="preserve"> </w:t>
      </w:r>
      <w:r w:rsidR="003A5781">
        <w:rPr>
          <w:lang w:val="en-US"/>
        </w:rPr>
        <w:t xml:space="preserve">preferences of the three income groups interacted with </w:t>
      </w:r>
      <w:r w:rsidR="003A5781">
        <w:rPr>
          <w:lang w:val="en-US"/>
        </w:rPr>
        <w:t>capital</w:t>
      </w:r>
      <w:r w:rsidR="003A5781">
        <w:rPr>
          <w:lang w:val="en-US"/>
        </w:rPr>
        <w:t xml:space="preserve"> mobility</w:t>
      </w:r>
      <w:r w:rsidR="005E5252">
        <w:rPr>
          <w:lang w:val="en-US"/>
        </w:rPr>
        <w:t xml:space="preserve">. </w:t>
      </w:r>
      <w:r w:rsidR="00794466">
        <w:rPr>
          <w:lang w:val="en-US"/>
        </w:rPr>
        <w:t xml:space="preserve">In line with </w:t>
      </w:r>
      <w:proofErr w:type="spellStart"/>
      <w:r w:rsidR="00794466">
        <w:rPr>
          <w:lang w:val="en-US"/>
        </w:rPr>
        <w:t>Schakel</w:t>
      </w:r>
      <w:proofErr w:type="spellEnd"/>
      <w:r w:rsidR="00794466">
        <w:rPr>
          <w:lang w:val="en-US"/>
        </w:rPr>
        <w:t xml:space="preserve"> et al. (2020), </w:t>
      </w:r>
      <w:r w:rsidR="005E5252">
        <w:rPr>
          <w:lang w:val="en-US"/>
        </w:rPr>
        <w:t>only the preferences of the rich and the median seem to be significant in deciding to what extend welfare generosity changes. However, the size of the coefficients, when running a bivariate</w:t>
      </w:r>
      <w:r w:rsidR="003A5781">
        <w:rPr>
          <w:lang w:val="en-US"/>
        </w:rPr>
        <w:t xml:space="preserve"> model, seems to diverge quite drastically</w:t>
      </w:r>
      <w:r w:rsidR="005E5252">
        <w:rPr>
          <w:lang w:val="en-US"/>
        </w:rPr>
        <w:t xml:space="preserve">. Contrasting to the </w:t>
      </w:r>
      <w:proofErr w:type="spellStart"/>
      <w:r w:rsidR="005E5252">
        <w:rPr>
          <w:lang w:val="en-US"/>
        </w:rPr>
        <w:t>Schakel</w:t>
      </w:r>
      <w:proofErr w:type="spellEnd"/>
      <w:r w:rsidR="005E5252">
        <w:rPr>
          <w:lang w:val="en-US"/>
        </w:rPr>
        <w:t xml:space="preserve"> et al. (2020), this paper finds that </w:t>
      </w:r>
      <w:r w:rsidR="009036DC">
        <w:rPr>
          <w:lang w:val="en-US"/>
        </w:rPr>
        <w:t xml:space="preserve">when an additional one percent of the rich favor more welfare spending this translates </w:t>
      </w:r>
      <w:r w:rsidR="005E5252">
        <w:rPr>
          <w:lang w:val="en-US"/>
        </w:rPr>
        <w:t>into a 0.04</w:t>
      </w:r>
      <w:r w:rsidR="009036DC">
        <w:rPr>
          <w:lang w:val="en-US"/>
        </w:rPr>
        <w:t xml:space="preserve">, instead of a 0.08, </w:t>
      </w:r>
      <w:r w:rsidR="005E5252">
        <w:rPr>
          <w:lang w:val="en-US"/>
        </w:rPr>
        <w:t xml:space="preserve">increase in </w:t>
      </w:r>
      <w:r w:rsidR="009036DC">
        <w:rPr>
          <w:lang w:val="en-US"/>
        </w:rPr>
        <w:t xml:space="preserve">average </w:t>
      </w:r>
      <w:r w:rsidR="005E5252">
        <w:rPr>
          <w:lang w:val="en-US"/>
        </w:rPr>
        <w:t>welfare generosity</w:t>
      </w:r>
      <w:r w:rsidR="003A5781">
        <w:rPr>
          <w:lang w:val="en-US"/>
        </w:rPr>
        <w:t xml:space="preserve">. </w:t>
      </w:r>
      <w:r w:rsidR="009036DC">
        <w:rPr>
          <w:lang w:val="en-US"/>
        </w:rPr>
        <w:t xml:space="preserve">In comparison when an additional one percent of citizens with median income favors more welfare spending, this translates into an increase of 0.037 average change in welfare. </w:t>
      </w:r>
      <w:r w:rsidR="009036DC">
        <w:rPr>
          <w:lang w:val="en-US"/>
        </w:rPr>
        <w:br/>
      </w:r>
      <w:r w:rsidR="009036DC">
        <w:rPr>
          <w:lang w:val="en-US"/>
        </w:rPr>
        <w:br/>
        <w:t xml:space="preserve">Interaction effect. Not relevant for the rich and the median, but relevant for the </w:t>
      </w:r>
      <w:proofErr w:type="gramStart"/>
      <w:r w:rsidR="009036DC">
        <w:rPr>
          <w:lang w:val="en-US"/>
        </w:rPr>
        <w:t>poor !</w:t>
      </w:r>
      <w:proofErr w:type="gramEnd"/>
      <w:r w:rsidR="009036DC">
        <w:rPr>
          <w:lang w:val="en-US"/>
        </w:rPr>
        <w:t xml:space="preserve"> </w:t>
      </w:r>
      <w:r w:rsidR="009036DC">
        <w:rPr>
          <w:lang w:val="en-US"/>
        </w:rPr>
        <w:br/>
      </w:r>
      <w:r w:rsidR="009036DC">
        <w:rPr>
          <w:lang w:val="en-US"/>
        </w:rPr>
        <w:br/>
        <w:t xml:space="preserve">The IIP </w:t>
      </w:r>
      <w:r w:rsidR="00366650">
        <w:rPr>
          <w:lang w:val="en-US"/>
        </w:rPr>
        <w:br/>
      </w:r>
    </w:p>
    <w:p w14:paraId="56FA4FDA" w14:textId="77777777" w:rsidR="00D83E11" w:rsidRDefault="00D83E11" w:rsidP="00D83E11">
      <w:pPr>
        <w:pStyle w:val="Default"/>
        <w:rPr>
          <w:lang w:val="en-US"/>
        </w:rPr>
      </w:pPr>
    </w:p>
    <w:p w14:paraId="5E7C7BD8" w14:textId="77777777" w:rsidR="00AF49FD" w:rsidRDefault="00AF49FD" w:rsidP="00D83E11">
      <w:pPr>
        <w:pStyle w:val="Default"/>
        <w:rPr>
          <w:lang w:val="en-US"/>
        </w:rPr>
      </w:pPr>
    </w:p>
    <w:p w14:paraId="32205AA8" w14:textId="77777777" w:rsidR="00366650" w:rsidRDefault="00366650" w:rsidP="00D83E11">
      <w:pPr>
        <w:pStyle w:val="Default"/>
        <w:rPr>
          <w:lang w:val="en-US"/>
        </w:rPr>
      </w:pPr>
    </w:p>
    <w:p w14:paraId="7FF79D79" w14:textId="77777777" w:rsidR="00366650" w:rsidRDefault="00366650" w:rsidP="00D83E11">
      <w:pPr>
        <w:pStyle w:val="Default"/>
        <w:rPr>
          <w:lang w:val="en-US"/>
        </w:rPr>
      </w:pPr>
    </w:p>
    <w:p w14:paraId="0170C23F" w14:textId="77777777" w:rsidR="00366650" w:rsidRDefault="00366650" w:rsidP="00D83E11">
      <w:pPr>
        <w:pStyle w:val="Default"/>
        <w:rPr>
          <w:lang w:val="en-US"/>
        </w:rPr>
      </w:pPr>
    </w:p>
    <w:p w14:paraId="5A9383B5" w14:textId="77777777" w:rsidR="00366650" w:rsidRDefault="00366650" w:rsidP="00D83E11">
      <w:pPr>
        <w:pStyle w:val="Default"/>
        <w:rPr>
          <w:lang w:val="en-US"/>
        </w:rPr>
      </w:pPr>
    </w:p>
    <w:p w14:paraId="2B24DD83" w14:textId="77777777" w:rsidR="00366650" w:rsidRDefault="00366650" w:rsidP="00D83E11">
      <w:pPr>
        <w:pStyle w:val="Default"/>
        <w:rPr>
          <w:lang w:val="en-US"/>
        </w:rPr>
      </w:pPr>
    </w:p>
    <w:p w14:paraId="3F9A606A" w14:textId="77777777" w:rsidR="00366650" w:rsidRDefault="00366650" w:rsidP="00D83E11">
      <w:pPr>
        <w:pStyle w:val="Default"/>
        <w:rPr>
          <w:lang w:val="en-US"/>
        </w:rPr>
      </w:pPr>
    </w:p>
    <w:p w14:paraId="3EF8717E" w14:textId="77777777" w:rsidR="00366650" w:rsidRDefault="00366650" w:rsidP="00D83E11">
      <w:pPr>
        <w:pStyle w:val="Default"/>
        <w:rPr>
          <w:lang w:val="en-US"/>
        </w:rPr>
      </w:pPr>
    </w:p>
    <w:p w14:paraId="53EE631B" w14:textId="77777777" w:rsidR="00366650" w:rsidRDefault="00366650" w:rsidP="00D83E11">
      <w:pPr>
        <w:pStyle w:val="Default"/>
        <w:rPr>
          <w:lang w:val="en-US"/>
        </w:rPr>
      </w:pPr>
    </w:p>
    <w:p w14:paraId="37C578BB" w14:textId="77777777" w:rsidR="00366650" w:rsidRDefault="00366650" w:rsidP="00D83E11">
      <w:pPr>
        <w:pStyle w:val="Default"/>
        <w:rPr>
          <w:lang w:val="en-US"/>
        </w:rPr>
      </w:pPr>
    </w:p>
    <w:p w14:paraId="261134FB" w14:textId="77777777" w:rsidR="00366650" w:rsidRDefault="00366650" w:rsidP="00D83E11">
      <w:pPr>
        <w:pStyle w:val="Default"/>
        <w:rPr>
          <w:lang w:val="en-US"/>
        </w:rPr>
      </w:pPr>
    </w:p>
    <w:p w14:paraId="5CD60825" w14:textId="77777777" w:rsidR="00366650" w:rsidRDefault="00366650" w:rsidP="00D83E11">
      <w:pPr>
        <w:pStyle w:val="Default"/>
        <w:rPr>
          <w:lang w:val="en-US"/>
        </w:rPr>
      </w:pPr>
    </w:p>
    <w:p w14:paraId="0C1490B1" w14:textId="77777777" w:rsidR="00366650" w:rsidRDefault="00366650" w:rsidP="00D83E11">
      <w:pPr>
        <w:pStyle w:val="Default"/>
        <w:rPr>
          <w:lang w:val="en-US"/>
        </w:rPr>
      </w:pPr>
    </w:p>
    <w:p w14:paraId="6880047E" w14:textId="77777777" w:rsidR="00366650" w:rsidRDefault="00366650" w:rsidP="00D83E11">
      <w:pPr>
        <w:pStyle w:val="Default"/>
        <w:rPr>
          <w:lang w:val="en-US"/>
        </w:rPr>
      </w:pPr>
    </w:p>
    <w:p w14:paraId="3AE3BDAB" w14:textId="77777777" w:rsidR="00366650" w:rsidRDefault="00366650" w:rsidP="00D83E11">
      <w:pPr>
        <w:pStyle w:val="Default"/>
        <w:rPr>
          <w:lang w:val="en-US"/>
        </w:rPr>
      </w:pPr>
    </w:p>
    <w:p w14:paraId="0F0459DB" w14:textId="77777777" w:rsidR="00366650" w:rsidRDefault="00366650" w:rsidP="00D83E11">
      <w:pPr>
        <w:pStyle w:val="Default"/>
        <w:rPr>
          <w:lang w:val="en-US"/>
        </w:rPr>
      </w:pPr>
    </w:p>
    <w:p w14:paraId="232F600C" w14:textId="77777777" w:rsidR="00366650" w:rsidRDefault="00366650" w:rsidP="00D83E11">
      <w:pPr>
        <w:pStyle w:val="Default"/>
        <w:rPr>
          <w:lang w:val="en-US"/>
        </w:rPr>
      </w:pPr>
    </w:p>
    <w:p w14:paraId="539F00E9" w14:textId="77777777" w:rsidR="00366650" w:rsidRDefault="00366650" w:rsidP="00D83E11">
      <w:pPr>
        <w:pStyle w:val="Default"/>
        <w:rPr>
          <w:lang w:val="en-US"/>
        </w:rPr>
      </w:pPr>
    </w:p>
    <w:p w14:paraId="1C772596" w14:textId="77777777" w:rsidR="00366650" w:rsidRDefault="00366650" w:rsidP="00D83E11">
      <w:pPr>
        <w:pStyle w:val="Default"/>
        <w:rPr>
          <w:lang w:val="en-US"/>
        </w:rPr>
      </w:pPr>
    </w:p>
    <w:p w14:paraId="1A95A0FE" w14:textId="77777777" w:rsidR="00366650" w:rsidRDefault="00366650" w:rsidP="00D83E11">
      <w:pPr>
        <w:pStyle w:val="Default"/>
        <w:rPr>
          <w:lang w:val="en-US"/>
        </w:rPr>
      </w:pPr>
    </w:p>
    <w:p w14:paraId="3E20F7A9" w14:textId="77777777" w:rsidR="00366650" w:rsidRDefault="00366650" w:rsidP="00D83E11">
      <w:pPr>
        <w:pStyle w:val="Default"/>
        <w:rPr>
          <w:lang w:val="en-US"/>
        </w:rPr>
      </w:pPr>
    </w:p>
    <w:p w14:paraId="0A5D91C8" w14:textId="77777777" w:rsidR="00366650" w:rsidRDefault="00366650" w:rsidP="00D83E11">
      <w:pPr>
        <w:pStyle w:val="Default"/>
        <w:rPr>
          <w:lang w:val="en-US"/>
        </w:rPr>
      </w:pPr>
    </w:p>
    <w:p w14:paraId="3EDC76F2" w14:textId="77777777" w:rsidR="00366650" w:rsidRDefault="00366650" w:rsidP="00D83E11">
      <w:pPr>
        <w:pStyle w:val="Default"/>
        <w:rPr>
          <w:lang w:val="en-US"/>
        </w:rPr>
      </w:pPr>
    </w:p>
    <w:p w14:paraId="6CF37EE3" w14:textId="77777777" w:rsidR="00366650" w:rsidRDefault="00366650" w:rsidP="00D83E11">
      <w:pPr>
        <w:pStyle w:val="Default"/>
        <w:rPr>
          <w:lang w:val="en-US"/>
        </w:rPr>
      </w:pP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8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lastRenderedPageBreak/>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828*</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47EAD801" w14:textId="77777777" w:rsidR="00D83E11" w:rsidRDefault="00D83E11" w:rsidP="00D83E11">
      <w:pPr>
        <w:pStyle w:val="Default"/>
        <w:rPr>
          <w:lang w:val="en-US"/>
        </w:rPr>
      </w:pPr>
    </w:p>
    <w:p w14:paraId="1EFC3E3D" w14:textId="77777777" w:rsidR="009036DC" w:rsidRDefault="009036DC" w:rsidP="009036DC">
      <w:pPr>
        <w:pStyle w:val="NormalWeb"/>
        <w:numPr>
          <w:ilvl w:val="0"/>
          <w:numId w:val="4"/>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R2 Marginal (or R2 Marginalized): R2 Marginal represents the proportion of the variation in the dependent variable explained by the fixed effects or the predictors included in the model. It measures the goodness of fit of the fixed effects alone, without considering the random effects (such as the intercept at the country level). R2 Marginal provides an assessment of how well the fixed effects explain the variation in the dependent variable independently.</w:t>
      </w:r>
    </w:p>
    <w:p w14:paraId="4DEC6E32" w14:textId="77777777" w:rsidR="009036DC" w:rsidRDefault="009036DC" w:rsidP="009036DC">
      <w:pPr>
        <w:pStyle w:val="NormalWeb"/>
        <w:numPr>
          <w:ilvl w:val="0"/>
          <w:numId w:val="4"/>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R2 Conditional (or R2 Conditional on Random Effects): R2 Conditional takes into account both the fixed effects and the random effects in the model. It represents the proportion of the variation in the dependent variable explained by both the fixed effects and the random effects, considering the overall model structure. R2 Conditional provides a more comprehensive measure of the goodness of fit, accounting for both the fixed and random effects in the model.</w:t>
      </w:r>
    </w:p>
    <w:p w14:paraId="024C4B4F" w14:textId="77777777" w:rsidR="009036DC" w:rsidRDefault="009036DC" w:rsidP="009036DC">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300" w:afterAutospacing="0"/>
        <w:rPr>
          <w:rFonts w:ascii="Segoe UI" w:hAnsi="Segoe UI" w:cs="Segoe UI"/>
          <w:color w:val="374151"/>
        </w:rPr>
      </w:pPr>
      <w:r>
        <w:rPr>
          <w:rFonts w:ascii="Segoe UI" w:hAnsi="Segoe UI" w:cs="Segoe UI"/>
          <w:color w:val="374151"/>
        </w:rPr>
        <w:t>It's important to note that R2 Marginal and R2 Conditional are additional metrics that supplement the traditional R2 value. They provide insights into the specific components of the model that contribute to the explained variation in the dependent variable, allowing for a more nuanced evaluation of the model's performance.</w:t>
      </w:r>
    </w:p>
    <w:p w14:paraId="43F1D2B1" w14:textId="77777777" w:rsidR="009036DC" w:rsidRDefault="009036DC" w:rsidP="009036DC">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0" w:afterAutospacing="0"/>
        <w:rPr>
          <w:rFonts w:ascii="Segoe UI" w:hAnsi="Segoe UI" w:cs="Segoe UI"/>
          <w:color w:val="374151"/>
        </w:rPr>
      </w:pPr>
      <w:r>
        <w:rPr>
          <w:rFonts w:ascii="Segoe UI" w:hAnsi="Segoe UI" w:cs="Segoe UI"/>
          <w:color w:val="374151"/>
        </w:rPr>
        <w:t>In summary, R2 Marginal focuses on the variation explained by the fixed effects alone, while R2 Conditional considers the combined contribution of both fixed and random effects to the explained variation in the dependent variable.</w:t>
      </w: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Pr="00F72470"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726BF2C" w14:textId="4B3EE469" w:rsidR="00237111" w:rsidRPr="00F72470" w:rsidRDefault="00237111" w:rsidP="0002402E">
      <w:pPr>
        <w:rPr>
          <w:b/>
          <w:bCs/>
          <w:lang w:val="en-US"/>
        </w:rPr>
      </w:pPr>
      <w:r w:rsidRPr="00F72470">
        <w:rPr>
          <w:b/>
          <w:bCs/>
          <w:lang w:val="en-US"/>
        </w:rPr>
        <w:br/>
      </w:r>
      <w:r w:rsidRPr="00F72470">
        <w:rPr>
          <w:b/>
          <w:bCs/>
          <w:lang w:val="en-US"/>
        </w:rPr>
        <w:br/>
      </w:r>
    </w:p>
    <w:p w14:paraId="120F2BDA" w14:textId="11DED00A" w:rsidR="00505584" w:rsidRDefault="00F72470" w:rsidP="0002402E">
      <w:pPr>
        <w:rPr>
          <w:lang w:val="en-US"/>
        </w:rPr>
      </w:pPr>
      <w:r>
        <w:rPr>
          <w:lang w:val="en-US"/>
        </w:rPr>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
    <w:p w14:paraId="2F739C2C" w14:textId="77777777" w:rsidR="00505584" w:rsidRDefault="00505584" w:rsidP="0002402E">
      <w:pPr>
        <w:rPr>
          <w:lang w:val="en-US"/>
        </w:rPr>
      </w:pPr>
    </w:p>
    <w:p w14:paraId="4FBB29F3" w14:textId="25454829" w:rsidR="00505584"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58977614" w14:textId="5F67483A" w:rsidR="001628D4" w:rsidRDefault="00304096" w:rsidP="0002402E">
      <w:pPr>
        <w:rPr>
          <w:lang w:val="en-US"/>
        </w:rPr>
      </w:pPr>
      <w:r>
        <w:rPr>
          <w:lang w:val="en-US"/>
        </w:rPr>
        <w:t>ff</w:t>
      </w:r>
    </w:p>
    <w:p w14:paraId="395C6714" w14:textId="757F32A4" w:rsidR="001628D4" w:rsidRDefault="001628D4" w:rsidP="0002402E">
      <w:pPr>
        <w:rPr>
          <w:lang w:val="en-US"/>
        </w:rPr>
      </w:pPr>
      <w:r>
        <w:rPr>
          <w:lang w:val="en-US"/>
        </w:rPr>
        <w:t xml:space="preserve">The preferences of the least affluent seem to be a deciding factor in limiting the amount of welfare </w:t>
      </w:r>
      <w:proofErr w:type="gramStart"/>
      <w:r>
        <w:rPr>
          <w:lang w:val="en-US"/>
        </w:rPr>
        <w:t>retrenchment</w:t>
      </w:r>
      <w:proofErr w:type="gramEnd"/>
      <w:r>
        <w:rPr>
          <w:lang w:val="en-US"/>
        </w:rPr>
        <w:t xml:space="preserve"> </w:t>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591173A4" w14:textId="45BC12B8" w:rsidR="00B12B5E" w:rsidRDefault="00B12B5E" w:rsidP="0002402E">
      <w:pPr>
        <w:rPr>
          <w:lang w:val="en-US"/>
        </w:rPr>
      </w:pPr>
    </w:p>
    <w:p w14:paraId="3BBAA3B1" w14:textId="100A1D65" w:rsidR="00374FF2" w:rsidRDefault="00D83E11" w:rsidP="0002402E">
      <w:pPr>
        <w:rPr>
          <w:lang w:val="en-US"/>
        </w:rPr>
      </w:pPr>
      <w:r>
        <w:rPr>
          <w:lang w:val="en-US"/>
        </w:rPr>
        <w:t xml:space="preserve">Explain more in detail county year topic.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77777777" w:rsidR="00B12B5E" w:rsidRPr="00DD49DC" w:rsidRDefault="00B12B5E" w:rsidP="0002402E">
      <w:pPr>
        <w:rPr>
          <w:lang w:val="en-US"/>
        </w:rPr>
      </w:pPr>
    </w:p>
    <w:sectPr w:rsidR="00B12B5E" w:rsidRPr="00DD49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8DA65" w14:textId="77777777" w:rsidR="00094845" w:rsidRDefault="00094845" w:rsidP="00861A35">
      <w:r>
        <w:separator/>
      </w:r>
    </w:p>
  </w:endnote>
  <w:endnote w:type="continuationSeparator" w:id="0">
    <w:p w14:paraId="079DABD0" w14:textId="77777777" w:rsidR="00094845" w:rsidRDefault="00094845" w:rsidP="00861A35">
      <w:r>
        <w:continuationSeparator/>
      </w:r>
    </w:p>
  </w:endnote>
  <w:endnote w:id="1">
    <w:p w14:paraId="4198A256" w14:textId="5E3B76D5" w:rsidR="00374FF2" w:rsidRDefault="00374FF2">
      <w:pPr>
        <w:pStyle w:val="EndnoteText"/>
        <w:rPr>
          <w:lang w:val="en-US"/>
        </w:rPr>
      </w:pPr>
      <w:r>
        <w:rPr>
          <w:rStyle w:val="EndnoteReference"/>
        </w:rPr>
        <w:end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7B9839BD" w14:textId="449F40AC" w:rsidR="00374FF2" w:rsidRPr="00752771" w:rsidRDefault="00374FF2">
      <w:pPr>
        <w:pStyle w:val="EndnoteText"/>
      </w:pPr>
      <w:r>
        <w:rPr>
          <w:lang w:val="en-US"/>
        </w:rP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CDC9F" w14:textId="77777777" w:rsidR="00094845" w:rsidRDefault="00094845" w:rsidP="00861A35">
      <w:r>
        <w:separator/>
      </w:r>
    </w:p>
  </w:footnote>
  <w:footnote w:type="continuationSeparator" w:id="0">
    <w:p w14:paraId="4B1EC421" w14:textId="77777777" w:rsidR="00094845" w:rsidRDefault="00094845"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2"/>
  </w:num>
  <w:num w:numId="2" w16cid:durableId="1294143063">
    <w:abstractNumId w:val="0"/>
  </w:num>
  <w:num w:numId="3" w16cid:durableId="728067868">
    <w:abstractNumId w:val="3"/>
  </w:num>
  <w:num w:numId="4" w16cid:durableId="20350321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D70"/>
    <w:rsid w:val="00015B1A"/>
    <w:rsid w:val="000178FD"/>
    <w:rsid w:val="0002402E"/>
    <w:rsid w:val="00024447"/>
    <w:rsid w:val="0002678C"/>
    <w:rsid w:val="00045E04"/>
    <w:rsid w:val="00064B3B"/>
    <w:rsid w:val="00067A42"/>
    <w:rsid w:val="00076A9D"/>
    <w:rsid w:val="00091FD6"/>
    <w:rsid w:val="00094550"/>
    <w:rsid w:val="00094845"/>
    <w:rsid w:val="000A3950"/>
    <w:rsid w:val="000B1F21"/>
    <w:rsid w:val="000C35D8"/>
    <w:rsid w:val="000C51F6"/>
    <w:rsid w:val="000C5E42"/>
    <w:rsid w:val="000D004F"/>
    <w:rsid w:val="000D2B69"/>
    <w:rsid w:val="000E3C13"/>
    <w:rsid w:val="000E5D99"/>
    <w:rsid w:val="00114030"/>
    <w:rsid w:val="001165E3"/>
    <w:rsid w:val="00121A92"/>
    <w:rsid w:val="00144BDD"/>
    <w:rsid w:val="00146923"/>
    <w:rsid w:val="001523F4"/>
    <w:rsid w:val="001628D4"/>
    <w:rsid w:val="00175339"/>
    <w:rsid w:val="00182ADE"/>
    <w:rsid w:val="00190011"/>
    <w:rsid w:val="00193305"/>
    <w:rsid w:val="00194FB6"/>
    <w:rsid w:val="00196194"/>
    <w:rsid w:val="001A39E1"/>
    <w:rsid w:val="001B0171"/>
    <w:rsid w:val="001D6D52"/>
    <w:rsid w:val="001D71B3"/>
    <w:rsid w:val="001E1935"/>
    <w:rsid w:val="001E28C7"/>
    <w:rsid w:val="001E5876"/>
    <w:rsid w:val="001F6BAE"/>
    <w:rsid w:val="0020040D"/>
    <w:rsid w:val="00210689"/>
    <w:rsid w:val="002128C0"/>
    <w:rsid w:val="0022645D"/>
    <w:rsid w:val="00235511"/>
    <w:rsid w:val="00237111"/>
    <w:rsid w:val="00244295"/>
    <w:rsid w:val="002474B3"/>
    <w:rsid w:val="002479BC"/>
    <w:rsid w:val="00250DA9"/>
    <w:rsid w:val="00250E31"/>
    <w:rsid w:val="002627D6"/>
    <w:rsid w:val="00262B16"/>
    <w:rsid w:val="0026389E"/>
    <w:rsid w:val="002716DA"/>
    <w:rsid w:val="002745EE"/>
    <w:rsid w:val="00275479"/>
    <w:rsid w:val="00276A83"/>
    <w:rsid w:val="002852ED"/>
    <w:rsid w:val="00295DFF"/>
    <w:rsid w:val="002A26B8"/>
    <w:rsid w:val="002A404C"/>
    <w:rsid w:val="002A7422"/>
    <w:rsid w:val="002B1C6C"/>
    <w:rsid w:val="002B23BF"/>
    <w:rsid w:val="002B72BA"/>
    <w:rsid w:val="002C31FE"/>
    <w:rsid w:val="002E031F"/>
    <w:rsid w:val="002E067E"/>
    <w:rsid w:val="002E34D8"/>
    <w:rsid w:val="00304096"/>
    <w:rsid w:val="00307A2C"/>
    <w:rsid w:val="00311652"/>
    <w:rsid w:val="00341DC3"/>
    <w:rsid w:val="0036224C"/>
    <w:rsid w:val="00366650"/>
    <w:rsid w:val="00374FF2"/>
    <w:rsid w:val="00381CB2"/>
    <w:rsid w:val="00383B0E"/>
    <w:rsid w:val="003863F6"/>
    <w:rsid w:val="00387916"/>
    <w:rsid w:val="003959D2"/>
    <w:rsid w:val="003A3E93"/>
    <w:rsid w:val="003A5781"/>
    <w:rsid w:val="003B0121"/>
    <w:rsid w:val="003B486C"/>
    <w:rsid w:val="003B4F98"/>
    <w:rsid w:val="003B5892"/>
    <w:rsid w:val="003B7F38"/>
    <w:rsid w:val="003D0669"/>
    <w:rsid w:val="003D5918"/>
    <w:rsid w:val="00407AFC"/>
    <w:rsid w:val="0041263F"/>
    <w:rsid w:val="00412B13"/>
    <w:rsid w:val="00423BA4"/>
    <w:rsid w:val="0045108E"/>
    <w:rsid w:val="00470AF5"/>
    <w:rsid w:val="004842BA"/>
    <w:rsid w:val="00487789"/>
    <w:rsid w:val="004E4EC7"/>
    <w:rsid w:val="004E6AD0"/>
    <w:rsid w:val="00505584"/>
    <w:rsid w:val="005150CB"/>
    <w:rsid w:val="005459E0"/>
    <w:rsid w:val="005556BF"/>
    <w:rsid w:val="00561767"/>
    <w:rsid w:val="00575B6C"/>
    <w:rsid w:val="0058205E"/>
    <w:rsid w:val="00584044"/>
    <w:rsid w:val="00587E94"/>
    <w:rsid w:val="0059589E"/>
    <w:rsid w:val="00596C15"/>
    <w:rsid w:val="005B0742"/>
    <w:rsid w:val="005B083F"/>
    <w:rsid w:val="005B357C"/>
    <w:rsid w:val="005C524F"/>
    <w:rsid w:val="005D2281"/>
    <w:rsid w:val="005D77E2"/>
    <w:rsid w:val="005D7DB5"/>
    <w:rsid w:val="005E093F"/>
    <w:rsid w:val="005E5252"/>
    <w:rsid w:val="005E7FDD"/>
    <w:rsid w:val="005F6358"/>
    <w:rsid w:val="00606F2A"/>
    <w:rsid w:val="00611B79"/>
    <w:rsid w:val="006144B8"/>
    <w:rsid w:val="00617785"/>
    <w:rsid w:val="00624FFE"/>
    <w:rsid w:val="006259C7"/>
    <w:rsid w:val="00634C27"/>
    <w:rsid w:val="00647E17"/>
    <w:rsid w:val="006539A2"/>
    <w:rsid w:val="0065508F"/>
    <w:rsid w:val="006556E7"/>
    <w:rsid w:val="00671B92"/>
    <w:rsid w:val="00697B26"/>
    <w:rsid w:val="006A056A"/>
    <w:rsid w:val="006B0D5B"/>
    <w:rsid w:val="006B1D63"/>
    <w:rsid w:val="006C0FFB"/>
    <w:rsid w:val="006C52CA"/>
    <w:rsid w:val="006F7B16"/>
    <w:rsid w:val="007064A8"/>
    <w:rsid w:val="00707E61"/>
    <w:rsid w:val="00714D55"/>
    <w:rsid w:val="00716A2C"/>
    <w:rsid w:val="00724629"/>
    <w:rsid w:val="007253AB"/>
    <w:rsid w:val="00750C0D"/>
    <w:rsid w:val="00752771"/>
    <w:rsid w:val="007717D4"/>
    <w:rsid w:val="00776CBF"/>
    <w:rsid w:val="00782399"/>
    <w:rsid w:val="007840D6"/>
    <w:rsid w:val="00785F07"/>
    <w:rsid w:val="00790A3D"/>
    <w:rsid w:val="00794466"/>
    <w:rsid w:val="007A3928"/>
    <w:rsid w:val="007A4B35"/>
    <w:rsid w:val="007A620F"/>
    <w:rsid w:val="007B2EB3"/>
    <w:rsid w:val="007B3FEC"/>
    <w:rsid w:val="007C0E39"/>
    <w:rsid w:val="007C4E40"/>
    <w:rsid w:val="007D5EA7"/>
    <w:rsid w:val="007D6D0F"/>
    <w:rsid w:val="007D7727"/>
    <w:rsid w:val="007F708A"/>
    <w:rsid w:val="007F790A"/>
    <w:rsid w:val="00814275"/>
    <w:rsid w:val="008168CF"/>
    <w:rsid w:val="008233F9"/>
    <w:rsid w:val="0082371D"/>
    <w:rsid w:val="00857121"/>
    <w:rsid w:val="00861A35"/>
    <w:rsid w:val="00862E1B"/>
    <w:rsid w:val="00872611"/>
    <w:rsid w:val="00893553"/>
    <w:rsid w:val="00896CED"/>
    <w:rsid w:val="008A145B"/>
    <w:rsid w:val="008A6084"/>
    <w:rsid w:val="008D11A7"/>
    <w:rsid w:val="008E004F"/>
    <w:rsid w:val="009036DC"/>
    <w:rsid w:val="00913445"/>
    <w:rsid w:val="00925750"/>
    <w:rsid w:val="00931A59"/>
    <w:rsid w:val="00933A25"/>
    <w:rsid w:val="009344B8"/>
    <w:rsid w:val="009442FE"/>
    <w:rsid w:val="0095546E"/>
    <w:rsid w:val="00957936"/>
    <w:rsid w:val="009710A4"/>
    <w:rsid w:val="009824B7"/>
    <w:rsid w:val="009870B2"/>
    <w:rsid w:val="00992568"/>
    <w:rsid w:val="00997530"/>
    <w:rsid w:val="009A0FEE"/>
    <w:rsid w:val="009B4221"/>
    <w:rsid w:val="009C107F"/>
    <w:rsid w:val="009F4493"/>
    <w:rsid w:val="009F48B5"/>
    <w:rsid w:val="00A154B7"/>
    <w:rsid w:val="00A214CA"/>
    <w:rsid w:val="00A2264F"/>
    <w:rsid w:val="00A31BC8"/>
    <w:rsid w:val="00A50D33"/>
    <w:rsid w:val="00A520C4"/>
    <w:rsid w:val="00A54A5B"/>
    <w:rsid w:val="00A57FCE"/>
    <w:rsid w:val="00A669E5"/>
    <w:rsid w:val="00A713B0"/>
    <w:rsid w:val="00A73075"/>
    <w:rsid w:val="00A81C87"/>
    <w:rsid w:val="00A84564"/>
    <w:rsid w:val="00A93065"/>
    <w:rsid w:val="00A94E98"/>
    <w:rsid w:val="00A96879"/>
    <w:rsid w:val="00AB29AA"/>
    <w:rsid w:val="00AC7225"/>
    <w:rsid w:val="00AD48E7"/>
    <w:rsid w:val="00AD60BF"/>
    <w:rsid w:val="00AE6AF3"/>
    <w:rsid w:val="00AF10B8"/>
    <w:rsid w:val="00AF49FD"/>
    <w:rsid w:val="00B02A6C"/>
    <w:rsid w:val="00B122DF"/>
    <w:rsid w:val="00B12B5E"/>
    <w:rsid w:val="00B2290D"/>
    <w:rsid w:val="00B37C21"/>
    <w:rsid w:val="00B41E4C"/>
    <w:rsid w:val="00B51490"/>
    <w:rsid w:val="00B575FA"/>
    <w:rsid w:val="00B62F51"/>
    <w:rsid w:val="00B64480"/>
    <w:rsid w:val="00B6530E"/>
    <w:rsid w:val="00B749F3"/>
    <w:rsid w:val="00B74FB8"/>
    <w:rsid w:val="00B77355"/>
    <w:rsid w:val="00B860F7"/>
    <w:rsid w:val="00B90CFB"/>
    <w:rsid w:val="00B91156"/>
    <w:rsid w:val="00BA3914"/>
    <w:rsid w:val="00BB4D96"/>
    <w:rsid w:val="00BC6395"/>
    <w:rsid w:val="00BE484B"/>
    <w:rsid w:val="00BF0E18"/>
    <w:rsid w:val="00BF0E45"/>
    <w:rsid w:val="00BF5BB4"/>
    <w:rsid w:val="00BF5FD6"/>
    <w:rsid w:val="00C04C7A"/>
    <w:rsid w:val="00C04E7A"/>
    <w:rsid w:val="00C13A3F"/>
    <w:rsid w:val="00C25AF2"/>
    <w:rsid w:val="00C30739"/>
    <w:rsid w:val="00C30E3D"/>
    <w:rsid w:val="00C31DDD"/>
    <w:rsid w:val="00C37921"/>
    <w:rsid w:val="00C512C5"/>
    <w:rsid w:val="00C52034"/>
    <w:rsid w:val="00C628A1"/>
    <w:rsid w:val="00CA50C1"/>
    <w:rsid w:val="00CA54AD"/>
    <w:rsid w:val="00CA5A9B"/>
    <w:rsid w:val="00CB533C"/>
    <w:rsid w:val="00CC3FC8"/>
    <w:rsid w:val="00CD0D28"/>
    <w:rsid w:val="00CE738F"/>
    <w:rsid w:val="00CE74C4"/>
    <w:rsid w:val="00CF72F1"/>
    <w:rsid w:val="00D1157A"/>
    <w:rsid w:val="00D33E29"/>
    <w:rsid w:val="00D43482"/>
    <w:rsid w:val="00D5783F"/>
    <w:rsid w:val="00D63779"/>
    <w:rsid w:val="00D6382F"/>
    <w:rsid w:val="00D77DB4"/>
    <w:rsid w:val="00D83E11"/>
    <w:rsid w:val="00D953C2"/>
    <w:rsid w:val="00DC63E7"/>
    <w:rsid w:val="00DD4678"/>
    <w:rsid w:val="00DD49DC"/>
    <w:rsid w:val="00DF50DB"/>
    <w:rsid w:val="00E0568A"/>
    <w:rsid w:val="00E1051A"/>
    <w:rsid w:val="00E128B4"/>
    <w:rsid w:val="00E129F0"/>
    <w:rsid w:val="00E134BF"/>
    <w:rsid w:val="00E145A6"/>
    <w:rsid w:val="00E231F1"/>
    <w:rsid w:val="00E256D5"/>
    <w:rsid w:val="00E25CD2"/>
    <w:rsid w:val="00E27264"/>
    <w:rsid w:val="00E30967"/>
    <w:rsid w:val="00E34FEB"/>
    <w:rsid w:val="00E357C7"/>
    <w:rsid w:val="00E35CA0"/>
    <w:rsid w:val="00E5059C"/>
    <w:rsid w:val="00E65E03"/>
    <w:rsid w:val="00E9319B"/>
    <w:rsid w:val="00EF37C0"/>
    <w:rsid w:val="00EF512D"/>
    <w:rsid w:val="00F21F2C"/>
    <w:rsid w:val="00F254BF"/>
    <w:rsid w:val="00F41C6C"/>
    <w:rsid w:val="00F43B45"/>
    <w:rsid w:val="00F44797"/>
    <w:rsid w:val="00F55ED9"/>
    <w:rsid w:val="00F61738"/>
    <w:rsid w:val="00F6711E"/>
    <w:rsid w:val="00F72470"/>
    <w:rsid w:val="00F737B1"/>
    <w:rsid w:val="00F81431"/>
    <w:rsid w:val="00F84AA9"/>
    <w:rsid w:val="00F85EB7"/>
    <w:rsid w:val="00F90015"/>
    <w:rsid w:val="00FA2B5A"/>
    <w:rsid w:val="00FD33C3"/>
    <w:rsid w:val="00FD4B78"/>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77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semiHidden/>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_rels/end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9</Pages>
  <Words>14259</Words>
  <Characters>81281</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9</cp:revision>
  <dcterms:created xsi:type="dcterms:W3CDTF">2023-06-08T16:47:00Z</dcterms:created>
  <dcterms:modified xsi:type="dcterms:W3CDTF">2023-06-08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